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EC542" w14:textId="1F87CCE7" w:rsidR="00587B4D" w:rsidRDefault="00587B4D">
      <w:r>
        <w:rPr>
          <w:b/>
        </w:rPr>
        <w:t>Introduction</w:t>
      </w:r>
    </w:p>
    <w:p w14:paraId="37CC8D64" w14:textId="3D58F624" w:rsidR="00587B4D" w:rsidRDefault="00587B4D">
      <w:pPr>
        <w:rPr>
          <w:u w:val="single"/>
        </w:rPr>
      </w:pPr>
    </w:p>
    <w:p w14:paraId="73BCD897" w14:textId="2A2AF48B" w:rsidR="00A91BA5" w:rsidRDefault="00587B4D" w:rsidP="00587B4D">
      <w:pPr>
        <w:pStyle w:val="NoSpacing"/>
      </w:pPr>
      <w:r>
        <w:t xml:space="preserve">Pollen in the </w:t>
      </w:r>
      <w:r w:rsidR="00D12E16">
        <w:t>Poaceae</w:t>
      </w:r>
      <w:r>
        <w:t xml:space="preserve"> is </w:t>
      </w:r>
      <w:proofErr w:type="spellStart"/>
      <w:r>
        <w:t>monoporate</w:t>
      </w:r>
      <w:proofErr w:type="spellEnd"/>
      <w:r>
        <w:t xml:space="preserve"> (having one pore) and annulate (bearing an annulus, or thickened ring around the </w:t>
      </w:r>
      <w:proofErr w:type="gramStart"/>
      <w:r>
        <w:t>pore)</w:t>
      </w:r>
      <w:r w:rsidR="00D9034D">
        <w:t>(</w:t>
      </w:r>
      <w:proofErr w:type="gramEnd"/>
      <w:r w:rsidR="00D9034D">
        <w:t>Fig. 1a)</w:t>
      </w:r>
      <w:r w:rsidR="00B37F1E">
        <w:t xml:space="preserve">. Under standard light microscopy, the </w:t>
      </w:r>
      <w:proofErr w:type="spellStart"/>
      <w:r w:rsidR="00B37F1E">
        <w:t>exine</w:t>
      </w:r>
      <w:proofErr w:type="spellEnd"/>
      <w:r w:rsidR="00B37F1E">
        <w:t xml:space="preserve"> (outer surface) of the pollen grain appears </w:t>
      </w:r>
      <w:r w:rsidR="00A91BA5">
        <w:t>psilate (</w:t>
      </w:r>
      <w:r w:rsidR="00B37F1E">
        <w:t>smooth</w:t>
      </w:r>
      <w:r w:rsidR="00A91BA5">
        <w:t>)</w:t>
      </w:r>
      <w:r w:rsidR="00B37F1E">
        <w:t xml:space="preserve"> or nearly so; at </w:t>
      </w:r>
      <w:r w:rsidR="00A001EF">
        <w:t>Scanning Electron Microscopy (</w:t>
      </w:r>
      <w:r w:rsidR="00B37F1E">
        <w:t>SEM</w:t>
      </w:r>
      <w:r w:rsidR="00A001EF">
        <w:t>)</w:t>
      </w:r>
      <w:r w:rsidR="00B37F1E">
        <w:t xml:space="preserve"> magnifications</w:t>
      </w:r>
      <w:r w:rsidR="000C3427">
        <w:t>,</w:t>
      </w:r>
      <w:r w:rsidR="00B37F1E">
        <w:t xml:space="preserve"> </w:t>
      </w:r>
      <w:r w:rsidR="00A001EF">
        <w:t xml:space="preserve">the </w:t>
      </w:r>
      <w:proofErr w:type="spellStart"/>
      <w:r w:rsidR="00A001EF">
        <w:t>exine</w:t>
      </w:r>
      <w:proofErr w:type="spellEnd"/>
      <w:r w:rsidR="00A001EF">
        <w:t xml:space="preserve"> may </w:t>
      </w:r>
      <w:r w:rsidR="00A91BA5">
        <w:t>appear</w:t>
      </w:r>
      <w:r w:rsidR="00A001EF">
        <w:t xml:space="preserve"> psilate, or </w:t>
      </w:r>
      <w:proofErr w:type="spellStart"/>
      <w:r w:rsidR="00A91BA5">
        <w:t>spinulose</w:t>
      </w:r>
      <w:proofErr w:type="spellEnd"/>
      <w:r w:rsidR="00A91BA5">
        <w:t xml:space="preserve"> (</w:t>
      </w:r>
      <w:proofErr w:type="spellStart"/>
      <w:r w:rsidR="00A91BA5">
        <w:t>spined</w:t>
      </w:r>
      <w:proofErr w:type="spellEnd"/>
      <w:r w:rsidR="00A91BA5">
        <w:t xml:space="preserve">) or </w:t>
      </w:r>
      <w:proofErr w:type="spellStart"/>
      <w:r w:rsidR="00B37F1E">
        <w:t>scabrate</w:t>
      </w:r>
      <w:proofErr w:type="spellEnd"/>
      <w:r w:rsidR="00B37F1E">
        <w:t xml:space="preserve"> </w:t>
      </w:r>
      <w:r w:rsidR="00A91BA5">
        <w:t>(elements of any shape less than 1</w:t>
      </w:r>
      <w:r w:rsidR="00A91BA5">
        <w:rPr>
          <w:rFonts w:cstheme="minorHAnsi"/>
        </w:rPr>
        <w:t>µ</w:t>
      </w:r>
      <w:r w:rsidR="00A91BA5">
        <w:t xml:space="preserve">m in any direction) </w:t>
      </w:r>
      <w:r w:rsidR="00A001EF">
        <w:t>sculpturing may be evident</w:t>
      </w:r>
      <w:r w:rsidR="00B37F1E">
        <w:t xml:space="preserve"> </w:t>
      </w:r>
      <w:commentRangeStart w:id="0"/>
      <w:r w:rsidR="00B37F1E">
        <w:fldChar w:fldCharType="begin" w:fldLock="1"/>
      </w:r>
      <w:r w:rsidR="00EF6B83">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id" : "ITEM-3", "itemData" : { "DOI" : "10.1093/botlinnean/box073/4627972", "author" : [ { "dropping-particle" : "", "family" : "D\u00f3rea", "given" : "Marcos Da Costa", "non-dropping-particle" : "", "parse-names" : false, "suffix" : "" }, { "dropping-particle" : "", "family" : "Oliveira, Reyjane Patricia Banks", "given" : "Hannah", "non-dropping-particle" : "de", "parse-names" : false, "suffix" : "" }, { "dropping-particle" : "Dos", "family" : "Santos", "given" : "Francisco de Assis Ribeiro", "non-dropping-particle" : "", "parse-names" : false, "suffix" : "" } ], "container-title" : "Botanical Journal of the Linnean Society", "id" : "ITEM-3", "issue" : "4", "issued" : { "date-parts" : [ [ "2017" ] ] }, "page" : "1-30", "title" : "Sculptural elements on the ectexine surface of Poaceae pollen from Neotropical forests : patterns and implications for taxonomic and evolutionary studies in this family", "type" : "article-journal", "volume" : "185" }, "uris" : [ "http://www.mendeley.com/documents/?uuid=5ce72a0b-d1a4-40ca-8028-6c6303d56f49" ] }, { "id" : "ITEM-4", "itemData" : { "DOI" : "10.1080/00173139809362647", "ISBN" : "0017313980936", "ISSN" : "16512049", "abstract" : "Pollen morphological studies of 19 species of Oryza (Poaceae) were carried out using LM and SEM. Eleven exine surface patterns are distinguished at x 20,000 magnification under SEM. These are categorised into three basic types: granulose, spinulose and insular. O. brachyantha- a genomically unrelated species, and two species (O. granulata and O. meyeriana) comprising the O. meyeriana complex have spinulose exine surfaces. The O. ridleyi complex which also contains two species (O. longiglumis and O. ridleyi) is characterised by a granulose exine pattern. In the O. officinalis complex and the O. sativa complex, both granulose and insular exine patterns have been observed in different species. The largest pollen grains occur in the O. sativa complex, which contains both cultivated species and their wild relatives.", "author" : [ { "dropping-particle" : "", "family" : "Chaturvedi", "given" : "M.", "non-dropping-particle" : "", "parse-names" : false, "suffix" : "" }, { "dropping-particle" : "", "family" : "Datta", "given" : "K.", "non-dropping-particle" : "", "parse-names" : false, "suffix" : "" }, { "dropping-particle" : "", "family" : "Nair", "given" : "P. K.K.", "non-dropping-particle" : "", "parse-names" : false, "suffix" : "" } ], "container-title" : "Grana", "id" : "ITEM-4", "issue" : "2", "issued" : { "date-parts" : [ [ "1998" ] ] }, "page" : "79-86", "title" : "Pollen morphology of Oryza (Poaceae)", "type" : "article-journal", "volume" : "37" }, "uris" : [ "http://www.mendeley.com/documents/?uuid=406304d5-5c8d-4213-af24-0f2dd502ee50" ] }, { "id" : "ITEM-5", "itemData" : { "DOI" : "10.1007/s40415-018-0454-z", "ISBN" : "0123456789", "ISSN" : "1806-9959", "author" : [ { "dropping-particle" : "", "family" : "D\u00f3rea", "given" : "M.C.", "non-dropping-particle" : "", "parse-names" : false, "suffix" : "" }, { "dropping-particle" : "", "family" : "Santos", "given" : "D.W.J.", "non-dropping-particle" : "", "parse-names" : false, "suffix" : "" }, { "dropping-particle" : "", "family" : "Oliveira", "given" : "R.P.", "non-dropping-particle" : "", "parse-names" : false, "suffix" : "" }, { "dropping-particle" : "", "family" : "Funch", "given" : "L.S.", "non-dropping-particle" : "", "parse-names" : false, "suffix" : "" }, { "dropping-particle" : "", "family" : "Santos", "given" : "F.A.R.", "non-dropping-particle" : "", "parse-names" : false, "suffix" : "" } ], "container-title" : "Brazilian Journal of Botany", "id" : "ITEM-5", "issue" : "2", "issued" : { "date-parts" : [ [ "2018" ] ] }, "page" : "425-434", "publisher" : "Springer International Publishing", "title" : "Reproductive traits related to anemophily and insect visitors in two species of Poaceae from the Brazilian Atlantic rainforest", "type" : "article-journal", "volume" : "41" }, "uris" : [ "http://www.mendeley.com/documents/?uuid=f01d7239-31bc-4a53-b4e4-4a728db9a9d6" ] } ], "mendeley" : { "formattedCitation" : "(Christensen et al., 1972; Zavada, 1983; Chaturvedi et al., 1998; D\u00f3rea et al., 2017, 2018)", "plainTextFormattedCitation" : "(Christensen et al., 1972; Zavada, 1983; Chaturvedi et al., 1998; D\u00f3rea et al., 2017, 2018)", "previouslyFormattedCitation" : "(Christensen et al., 1972; Zavada, 1983; Chaturvedi et al., 1998; D\u00f3rea et al., 2017, 2018)" }, "properties" : { "noteIndex" : 0 }, "schema" : "https://github.com/citation-style-language/schema/raw/master/csl-citation.json" }</w:instrText>
      </w:r>
      <w:r w:rsidR="00B37F1E">
        <w:fldChar w:fldCharType="separate"/>
      </w:r>
      <w:r w:rsidR="00EF6B83" w:rsidRPr="00EF6B83">
        <w:rPr>
          <w:noProof/>
        </w:rPr>
        <w:t>(Christensen et al., 1972; Zavada, 1983; Chaturvedi et al., 1998; Dórea et al., 2017, 2018)</w:t>
      </w:r>
      <w:r w:rsidR="00B37F1E">
        <w:fldChar w:fldCharType="end"/>
      </w:r>
      <w:commentRangeEnd w:id="0"/>
      <w:r w:rsidR="00FE01BC">
        <w:rPr>
          <w:rStyle w:val="CommentReference"/>
          <w:rFonts w:ascii="Times New Roman" w:hAnsi="Times New Roman"/>
        </w:rPr>
        <w:commentReference w:id="0"/>
      </w:r>
      <w:r w:rsidR="00B37F1E">
        <w:t>.</w:t>
      </w:r>
      <w:r w:rsidR="00D12E16">
        <w:t xml:space="preserve"> The pollen wall bears a thick </w:t>
      </w:r>
      <w:proofErr w:type="spellStart"/>
      <w:r w:rsidR="00D12E16">
        <w:t>footlayer</w:t>
      </w:r>
      <w:proofErr w:type="spellEnd"/>
      <w:r w:rsidR="002A5672">
        <w:t xml:space="preserve"> (blue and purple bands in Fig 1b, c)</w:t>
      </w:r>
      <w:r w:rsidR="00D12E16">
        <w:t xml:space="preserve">, and is </w:t>
      </w:r>
      <w:proofErr w:type="spellStart"/>
      <w:r w:rsidR="00D12E16">
        <w:t>tectate</w:t>
      </w:r>
      <w:proofErr w:type="spellEnd"/>
      <w:r w:rsidR="00D12E16">
        <w:t xml:space="preserve">-columellate </w:t>
      </w:r>
      <w:r w:rsidR="00D9034D">
        <w:t xml:space="preserve">(Fig 1b,c) </w:t>
      </w:r>
      <w:r w:rsidR="00D12E16">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D12E16">
        <w:fldChar w:fldCharType="separate"/>
      </w:r>
      <w:r w:rsidR="00D12E16" w:rsidRPr="00B37F1E">
        <w:rPr>
          <w:noProof/>
        </w:rPr>
        <w:t>(Zavada, 1983)</w:t>
      </w:r>
      <w:r w:rsidR="00D12E16">
        <w:fldChar w:fldCharType="end"/>
      </w:r>
      <w:r w:rsidR="00D12E16">
        <w:t xml:space="preserve">. </w:t>
      </w:r>
      <w:r w:rsidR="00A91BA5">
        <w:t xml:space="preserve">The single pore is generally operculate (having a </w:t>
      </w:r>
      <w:proofErr w:type="spellStart"/>
      <w:r w:rsidR="00A91BA5">
        <w:t>sexine</w:t>
      </w:r>
      <w:proofErr w:type="spellEnd"/>
      <w:r w:rsidR="00FE01BC">
        <w:t xml:space="preserve"> </w:t>
      </w:r>
      <w:proofErr w:type="spellStart"/>
      <w:r w:rsidR="00A91BA5">
        <w:t>ectexine</w:t>
      </w:r>
      <w:proofErr w:type="spellEnd"/>
      <w:r w:rsidR="00A91BA5">
        <w:t xml:space="preserve"> structure </w:t>
      </w:r>
      <w:r w:rsidR="00801395">
        <w:t xml:space="preserve">(Fig 1d right) </w:t>
      </w:r>
      <w:r w:rsidR="00A91BA5">
        <w:t xml:space="preserve">covering part of the </w:t>
      </w:r>
      <w:r w:rsidR="00E20294">
        <w:t>aperture</w:t>
      </w:r>
      <w:r w:rsidR="00A91BA5">
        <w:t xml:space="preserve">, and which is isolated from the rest of the </w:t>
      </w:r>
      <w:proofErr w:type="spellStart"/>
      <w:r w:rsidR="00A91BA5">
        <w:t>sexine</w:t>
      </w:r>
      <w:proofErr w:type="spellEnd"/>
      <w:r w:rsidR="00A801F2">
        <w:t xml:space="preserve"> </w:t>
      </w:r>
      <w:r w:rsidR="00D9034D">
        <w:t>(Fig. 1d)</w:t>
      </w:r>
      <w:r w:rsidR="00A91BA5">
        <w:t>.</w:t>
      </w:r>
    </w:p>
    <w:p w14:paraId="04A966BB" w14:textId="71D6D186" w:rsidR="00A001EF" w:rsidRDefault="00A001EF" w:rsidP="00587B4D">
      <w:pPr>
        <w:pStyle w:val="NoSpacing"/>
      </w:pPr>
    </w:p>
    <w:p w14:paraId="60D16A39" w14:textId="67182529" w:rsidR="00CA7939" w:rsidRDefault="00D2539B" w:rsidP="00CA7939">
      <w:pPr>
        <w:pStyle w:val="NoSpacing"/>
        <w:keepNext/>
      </w:pPr>
      <w:r>
        <w:rPr>
          <w:noProof/>
        </w:rPr>
        <w:drawing>
          <wp:inline distT="0" distB="0" distL="0" distR="0" wp14:anchorId="065B73AD" wp14:editId="251508DE">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p>
    <w:p w14:paraId="687846ED" w14:textId="6EB3CD5F" w:rsidR="00CA7939" w:rsidRDefault="00CA7939" w:rsidP="00CA7939">
      <w:pPr>
        <w:pStyle w:val="Caption"/>
      </w:pPr>
      <w:r>
        <w:t xml:space="preserve">Figure </w:t>
      </w:r>
      <w:r w:rsidR="0036032B">
        <w:rPr>
          <w:noProof/>
        </w:rPr>
        <w:fldChar w:fldCharType="begin"/>
      </w:r>
      <w:r w:rsidR="0036032B">
        <w:rPr>
          <w:noProof/>
        </w:rPr>
        <w:instrText xml:space="preserve"> SEQ Figure \* ARABIC </w:instrText>
      </w:r>
      <w:r w:rsidR="0036032B">
        <w:rPr>
          <w:noProof/>
        </w:rPr>
        <w:fldChar w:fldCharType="separate"/>
      </w:r>
      <w:r w:rsidR="001604C6">
        <w:rPr>
          <w:noProof/>
        </w:rPr>
        <w:t>1</w:t>
      </w:r>
      <w:r w:rsidR="0036032B">
        <w:rPr>
          <w:noProof/>
        </w:rPr>
        <w:fldChar w:fldCharType="end"/>
      </w:r>
      <w:r w:rsidR="00D2539B">
        <w:rPr>
          <w:noProof/>
        </w:rPr>
        <w:t xml:space="preserve">: Key structures in a Poaceae pollen grain. In each of the following figures, dark orange highlights the structure being defined. </w:t>
      </w:r>
      <w:r w:rsidR="00801395">
        <w:rPr>
          <w:noProof/>
        </w:rPr>
        <w:t>a</w:t>
      </w:r>
      <w:r w:rsidR="00D2539B">
        <w:rPr>
          <w:noProof/>
        </w:rPr>
        <w:t>:</w:t>
      </w:r>
      <w:r>
        <w:t xml:space="preserve"> Annulus, b</w:t>
      </w:r>
      <w:r w:rsidR="00D9034D">
        <w:t>:</w:t>
      </w:r>
      <w:r w:rsidR="00D9034D" w:rsidRPr="00D9034D">
        <w:t xml:space="preserve"> </w:t>
      </w:r>
      <w:r w:rsidR="00D9034D">
        <w:t>Tectum</w:t>
      </w:r>
      <w:r>
        <w:t xml:space="preserve">, c: </w:t>
      </w:r>
      <w:proofErr w:type="spellStart"/>
      <w:r>
        <w:t>Columellum</w:t>
      </w:r>
      <w:proofErr w:type="spellEnd"/>
      <w:r w:rsidR="00D9034D">
        <w:t>, d: Operculum</w:t>
      </w:r>
      <w:r w:rsidR="00D2539B">
        <w:t xml:space="preserve">. </w:t>
      </w:r>
      <w:proofErr w:type="spellStart"/>
      <w:r w:rsidR="00801395">
        <w:t>Sexine</w:t>
      </w:r>
      <w:proofErr w:type="spellEnd"/>
      <w:r w:rsidR="00801395">
        <w:t xml:space="preserve"> shown in yellow in all but b. Cross-section in a right, b, c, and d far right. Polar view in a left and d left and center. </w:t>
      </w:r>
      <w:r w:rsidR="00D2539B">
        <w:t>R</w:t>
      </w:r>
      <w:r w:rsidR="00D2539B" w:rsidRPr="00D9034D">
        <w:t>edrawn from</w:t>
      </w:r>
      <w:r w:rsidR="00D2539B">
        <w:t xml:space="preserve"> </w:t>
      </w:r>
      <w:r w:rsidR="00D2539B" w:rsidRPr="00D9034D">
        <w:rPr>
          <w:i w:val="0"/>
        </w:rPr>
        <w:fldChar w:fldCharType="begin" w:fldLock="1"/>
      </w:r>
      <w:r w:rsidR="00CB054A">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00D2539B" w:rsidRPr="00D9034D">
        <w:rPr>
          <w:i w:val="0"/>
        </w:rPr>
        <w:fldChar w:fldCharType="separate"/>
      </w:r>
      <w:r w:rsidR="00D2539B" w:rsidRPr="00D9034D">
        <w:rPr>
          <w:noProof/>
        </w:rPr>
        <w:t>Punt et al. (2007)</w:t>
      </w:r>
      <w:r w:rsidR="00D2539B" w:rsidRPr="00D9034D">
        <w:rPr>
          <w:i w:val="0"/>
        </w:rPr>
        <w:fldChar w:fldCharType="end"/>
      </w:r>
    </w:p>
    <w:p w14:paraId="186A0F7A" w14:textId="4959A1E3" w:rsidR="0066578C" w:rsidRDefault="002A5672" w:rsidP="00EE2538">
      <w:pPr>
        <w:pStyle w:val="NoSpacing"/>
      </w:pPr>
      <w:r>
        <w:t>Intra-</w:t>
      </w:r>
      <w:proofErr w:type="spellStart"/>
      <w:r>
        <w:t>exinous</w:t>
      </w:r>
      <w:proofErr w:type="spellEnd"/>
      <w:r>
        <w:t xml:space="preserve"> channels are often noted in studies of grass pollen micromorphology </w:t>
      </w:r>
      <w:r w:rsidR="001604C6">
        <w:t xml:space="preserve">(Fig 2) </w:t>
      </w:r>
      <w:r>
        <w:fldChar w:fldCharType="begin" w:fldLock="1"/>
      </w:r>
      <w:r w:rsidR="003E7761">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id" : "ITEM-2", "itemData" : { "author" : [ { "dropping-particle" : "", "family" : "Christensen", "given" : "Jon E.", "non-dropping-particle" : "", "parse-names" : false, "suffix" : "" }, { "dropping-particle" : "", "family" : "Harry T. Horner Jr.", "given" : "", "non-dropping-particle" : "", "parse-names" : false, "suffix" : "" }, { "dropping-particle" : "", "family" : "Lersten", "given" : "Nels R.", "non-dropping-particle" : "", "parse-names" : false, "suffix" : "" } ], "container-title" : "American Journal of Botany", "id" : "ITEM-2", "issue" : "1", "issued" : { "date-parts" : [ [ "1972" ] ] }, "page" : "43-58", "title" : "Pollen wall and tapetal orbicular wall development in Sorghum bicolor", "type" : "article-journal", "volume" : "59" }, "uris" : [ "http://www.mendeley.com/documents/?uuid=b3cc5b72-11f9-468c-a300-015983a9c6fe" ] } ], "mendeley" : { "formattedCitation" : "(Christensen et al., 1972; Christensen and Horner, 1974)", "plainTextFormattedCitation" : "(Christensen et al., 1972; Christensen and Horner, 1974)", "previouslyFormattedCitation" : "(Christensen et al., 1972; Christensen and Horner, 1974)" }, "properties" : { "noteIndex" : 0 }, "schema" : "https://github.com/citation-style-language/schema/raw/master/csl-citation.json" }</w:instrText>
      </w:r>
      <w:r>
        <w:fldChar w:fldCharType="separate"/>
      </w:r>
      <w:r w:rsidR="00042E02" w:rsidRPr="00042E02">
        <w:rPr>
          <w:noProof/>
        </w:rPr>
        <w:t>(Christensen et al., 1972; Christensen and Horner, 1974)</w:t>
      </w:r>
      <w:r>
        <w:fldChar w:fldCharType="end"/>
      </w:r>
      <w:r>
        <w:t xml:space="preserve"> or visible in Transmission Electron Microscopy (TEM) plates without being mentioned by the authors </w:t>
      </w:r>
      <w:r>
        <w:fldChar w:fldCharType="begin" w:fldLock="1"/>
      </w:r>
      <w:r w:rsidR="007B5DAC">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manualFormatting" : "(c.f.,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w:t>
      </w:r>
      <w:r w:rsidR="007B5DAC">
        <w:rPr>
          <w:noProof/>
        </w:rPr>
        <w:t xml:space="preserve">c.f., </w:t>
      </w:r>
      <w:r w:rsidRPr="00E96583">
        <w:rPr>
          <w:noProof/>
        </w:rPr>
        <w:t>Liu et al., 2004)</w:t>
      </w:r>
      <w:r>
        <w:fldChar w:fldCharType="end"/>
      </w:r>
      <w:r>
        <w:t xml:space="preserve">. </w:t>
      </w:r>
    </w:p>
    <w:p w14:paraId="3BFE0C21" w14:textId="359AC94B" w:rsidR="0066578C" w:rsidRDefault="0066578C" w:rsidP="00EE2538">
      <w:pPr>
        <w:pStyle w:val="NoSpacing"/>
      </w:pPr>
      <w:r>
        <w:rPr>
          <w:noProof/>
        </w:rPr>
        <w:drawing>
          <wp:inline distT="0" distB="0" distL="0" distR="0" wp14:anchorId="0E290AC8" wp14:editId="578F478A">
            <wp:extent cx="3695389" cy="25603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8BC67DB.tmp"/>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95389" cy="2560320"/>
                    </a:xfrm>
                    <a:prstGeom prst="rect">
                      <a:avLst/>
                    </a:prstGeom>
                  </pic:spPr>
                </pic:pic>
              </a:graphicData>
            </a:graphic>
          </wp:inline>
        </w:drawing>
      </w:r>
    </w:p>
    <w:p w14:paraId="5DAF5E48" w14:textId="2ABF67CE" w:rsidR="0066578C" w:rsidRDefault="0066578C" w:rsidP="0066578C">
      <w:pPr>
        <w:pStyle w:val="Caption"/>
        <w:ind w:right="3510"/>
      </w:pPr>
      <w:r>
        <w:t xml:space="preserve">Figure </w:t>
      </w:r>
      <w:r w:rsidR="00B50E2F">
        <w:rPr>
          <w:noProof/>
        </w:rPr>
        <w:fldChar w:fldCharType="begin"/>
      </w:r>
      <w:r w:rsidR="00B50E2F">
        <w:rPr>
          <w:noProof/>
        </w:rPr>
        <w:instrText xml:space="preserve"> SEQ Figure \* ARABIC </w:instrText>
      </w:r>
      <w:r w:rsidR="00B50E2F">
        <w:rPr>
          <w:noProof/>
        </w:rPr>
        <w:fldChar w:fldCharType="separate"/>
      </w:r>
      <w:r>
        <w:rPr>
          <w:noProof/>
        </w:rPr>
        <w:t>2</w:t>
      </w:r>
      <w:r w:rsidR="00B50E2F">
        <w:rPr>
          <w:noProof/>
        </w:rPr>
        <w:fldChar w:fldCharType="end"/>
      </w:r>
      <w:r>
        <w:t>: TEM image of mature grass pollen grain against anther wall. Intra-</w:t>
      </w:r>
      <w:proofErr w:type="spellStart"/>
      <w:r>
        <w:t>exinous</w:t>
      </w:r>
      <w:proofErr w:type="spellEnd"/>
      <w:r>
        <w:t xml:space="preserve"> channels are visible running perpendicular to </w:t>
      </w:r>
      <w:proofErr w:type="spellStart"/>
      <w:r>
        <w:t>exine</w:t>
      </w:r>
      <w:proofErr w:type="spellEnd"/>
      <w:r>
        <w:t xml:space="preserve"> axis (E) and above </w:t>
      </w:r>
      <w:proofErr w:type="spellStart"/>
      <w:r>
        <w:t>cavea</w:t>
      </w:r>
      <w:proofErr w:type="spellEnd"/>
      <w:r>
        <w:t xml:space="preserve"> (C). Image from </w:t>
      </w:r>
      <w:r>
        <w:fldChar w:fldCharType="begin" w:fldLock="1"/>
      </w:r>
      <w:r w:rsidR="00042E02">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manualFormatting"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66578C">
        <w:rPr>
          <w:i w:val="0"/>
          <w:noProof/>
        </w:rPr>
        <w:t xml:space="preserve">Christensen and Horner </w:t>
      </w:r>
      <w:r>
        <w:rPr>
          <w:i w:val="0"/>
          <w:noProof/>
        </w:rPr>
        <w:t>(</w:t>
      </w:r>
      <w:r w:rsidRPr="0066578C">
        <w:rPr>
          <w:i w:val="0"/>
          <w:noProof/>
        </w:rPr>
        <w:t>1974)</w:t>
      </w:r>
      <w:r>
        <w:fldChar w:fldCharType="end"/>
      </w:r>
      <w:r>
        <w:t>. Used with author permission.</w:t>
      </w:r>
      <w:bookmarkStart w:id="1" w:name="_GoBack"/>
      <w:bookmarkEnd w:id="1"/>
    </w:p>
    <w:p w14:paraId="2F38267F" w14:textId="073AFA25" w:rsidR="00EE2538" w:rsidRDefault="0066578C" w:rsidP="00EE2538">
      <w:pPr>
        <w:pStyle w:val="NoSpacing"/>
      </w:pPr>
      <w:r>
        <w:t>I</w:t>
      </w:r>
      <w:r w:rsidR="002A5672">
        <w:t>ntra-</w:t>
      </w:r>
      <w:proofErr w:type="spellStart"/>
      <w:r w:rsidR="002A5672">
        <w:t>exinous</w:t>
      </w:r>
      <w:proofErr w:type="spellEnd"/>
      <w:r w:rsidR="002A5672">
        <w:t xml:space="preserve"> channels are sometimes listed as a ubiquitous pollen characteristic in the Poaceae </w:t>
      </w:r>
      <w:r w:rsidR="002A5672">
        <w:fldChar w:fldCharType="begin" w:fldLock="1"/>
      </w:r>
      <w:r w:rsidR="002A5672">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rsidR="002A5672">
        <w:fldChar w:fldCharType="separate"/>
      </w:r>
      <w:r w:rsidR="002A5672" w:rsidRPr="00457A65">
        <w:rPr>
          <w:noProof/>
        </w:rPr>
        <w:t>(Zavada, 1983; Linder and Ferguson, 1985)</w:t>
      </w:r>
      <w:r w:rsidR="002A5672">
        <w:fldChar w:fldCharType="end"/>
      </w:r>
      <w:r w:rsidR="002A5672">
        <w:t xml:space="preserve">, and while this appears likely, the claim demands explicit testing. We therefore propose to survey pollen </w:t>
      </w:r>
      <w:proofErr w:type="spellStart"/>
      <w:r w:rsidR="002A5672">
        <w:t>exine</w:t>
      </w:r>
      <w:proofErr w:type="spellEnd"/>
      <w:r w:rsidR="002A5672">
        <w:t xml:space="preserve"> structure across the twelve subfamilies of the Poaceae and compare it to the </w:t>
      </w:r>
      <w:proofErr w:type="spellStart"/>
      <w:r w:rsidR="002A5672">
        <w:t>exines</w:t>
      </w:r>
      <w:proofErr w:type="spellEnd"/>
      <w:r w:rsidR="002A5672">
        <w:t xml:space="preserve"> in pollen from their close </w:t>
      </w:r>
      <w:r w:rsidR="00FE01BC">
        <w:t>relatives in the Graminid clad</w:t>
      </w:r>
      <w:r w:rsidR="00FE01BC" w:rsidRPr="00F214CC">
        <w:t>e:</w:t>
      </w:r>
      <w:r w:rsidR="002A5672">
        <w:t xml:space="preserve"> </w:t>
      </w:r>
      <w:proofErr w:type="spellStart"/>
      <w:r w:rsidR="002A5672">
        <w:t>Ecdeiocoleaceae</w:t>
      </w:r>
      <w:proofErr w:type="spellEnd"/>
      <w:r w:rsidR="002A5672">
        <w:t xml:space="preserve">, </w:t>
      </w:r>
      <w:proofErr w:type="spellStart"/>
      <w:r w:rsidR="002A5672">
        <w:t>Joinvilleaceae</w:t>
      </w:r>
      <w:proofErr w:type="spellEnd"/>
      <w:r w:rsidR="002A5672">
        <w:t xml:space="preserve">, and </w:t>
      </w:r>
      <w:proofErr w:type="spellStart"/>
      <w:r w:rsidR="002A5672" w:rsidRPr="002E0B5E">
        <w:t>Flagellariaceae</w:t>
      </w:r>
      <w:proofErr w:type="spellEnd"/>
      <w:r w:rsidR="002A5672">
        <w:t xml:space="preserve"> using TEM micrographs. </w:t>
      </w:r>
      <w:proofErr w:type="spellStart"/>
      <w:r w:rsidR="00EE2538">
        <w:t>Cyperaceae</w:t>
      </w:r>
      <w:proofErr w:type="spellEnd"/>
      <w:r w:rsidR="00EE2538">
        <w:t xml:space="preserve"> are excluded </w:t>
      </w:r>
      <w:r w:rsidR="00EE2538">
        <w:lastRenderedPageBreak/>
        <w:t>from this study,</w:t>
      </w:r>
      <w:r w:rsidR="00FE01BC">
        <w:t xml:space="preserve"> </w:t>
      </w:r>
      <w:r w:rsidR="00FE01BC" w:rsidRPr="00F214CC">
        <w:t>even though they also evolved peripheral pollen,</w:t>
      </w:r>
      <w:r w:rsidR="00EE2538" w:rsidRPr="00F214CC">
        <w:t xml:space="preserve"> as</w:t>
      </w:r>
      <w:r w:rsidR="00EE2538">
        <w:t xml:space="preserve"> the unique pollen structures in this group are not known or suspected to include intra-</w:t>
      </w:r>
      <w:proofErr w:type="spellStart"/>
      <w:r w:rsidR="00EE2538">
        <w:t>exinous</w:t>
      </w:r>
      <w:proofErr w:type="spellEnd"/>
      <w:r w:rsidR="00EE2538">
        <w:t xml:space="preserve"> channels (see </w:t>
      </w:r>
      <w:r w:rsidR="00EE2538">
        <w:fldChar w:fldCharType="begin" w:fldLock="1"/>
      </w:r>
      <w:r>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previouslyFormattedCitation" : "(Halbritter et al., 2010)" }, "properties" : { "noteIndex" : 0 }, "schema" : "https://github.com/citation-style-language/schema/raw/master/csl-citation.json" }</w:instrText>
      </w:r>
      <w:r w:rsidR="00EE2538">
        <w:fldChar w:fldCharType="separate"/>
      </w:r>
      <w:r w:rsidR="00EE2538" w:rsidRPr="00CB054A">
        <w:rPr>
          <w:noProof/>
        </w:rPr>
        <w:t xml:space="preserve">Halbritter et al., </w:t>
      </w:r>
      <w:r w:rsidR="00EE2538">
        <w:rPr>
          <w:noProof/>
        </w:rPr>
        <w:t>(</w:t>
      </w:r>
      <w:r w:rsidR="00EE2538" w:rsidRPr="00CB054A">
        <w:rPr>
          <w:noProof/>
        </w:rPr>
        <w:t>2010)</w:t>
      </w:r>
      <w:r w:rsidR="00EE2538">
        <w:fldChar w:fldCharType="end"/>
      </w:r>
      <w:r w:rsidR="00EE2538">
        <w:t>).</w:t>
      </w:r>
    </w:p>
    <w:p w14:paraId="4BD3C5A2" w14:textId="51A69474" w:rsidR="001604C6" w:rsidRDefault="001604C6" w:rsidP="001604C6">
      <w:pPr>
        <w:pStyle w:val="NoSpacing"/>
        <w:keepNext/>
      </w:pPr>
    </w:p>
    <w:p w14:paraId="4B337224" w14:textId="13B77691" w:rsidR="002A5672" w:rsidRDefault="00EE2538" w:rsidP="002A5672">
      <w:pPr>
        <w:pStyle w:val="NoSpacing"/>
      </w:pPr>
      <w:r>
        <w:t>The present work</w:t>
      </w:r>
      <w:r w:rsidR="002A5672">
        <w:t xml:space="preserve"> will allow us to test the following hypotheses:</w:t>
      </w:r>
    </w:p>
    <w:p w14:paraId="39D6C97A" w14:textId="57201EFF" w:rsidR="002A5672" w:rsidRDefault="002A5672" w:rsidP="002A5672">
      <w:pPr>
        <w:pStyle w:val="NoSpacing"/>
      </w:pPr>
    </w:p>
    <w:p w14:paraId="0652040B" w14:textId="55E0B820" w:rsidR="002A5672" w:rsidRDefault="002A5672" w:rsidP="002A5672">
      <w:pPr>
        <w:pStyle w:val="NoSpacing"/>
      </w:pPr>
      <w:r>
        <w:t>H0 Intra-</w:t>
      </w:r>
      <w:proofErr w:type="spellStart"/>
      <w:r>
        <w:t>exinous</w:t>
      </w:r>
      <w:proofErr w:type="spellEnd"/>
      <w:r>
        <w:t xml:space="preserve"> channels are not a valid synapomorphy of the Poaceae</w:t>
      </w:r>
    </w:p>
    <w:p w14:paraId="5D848196" w14:textId="766C8E3C" w:rsidR="002A5672" w:rsidRDefault="002A5672" w:rsidP="002A5672">
      <w:pPr>
        <w:pStyle w:val="NoSpacing"/>
      </w:pPr>
      <w:r>
        <w:t>H1 Intra-</w:t>
      </w:r>
      <w:proofErr w:type="spellStart"/>
      <w:r>
        <w:t>exinous</w:t>
      </w:r>
      <w:proofErr w:type="spellEnd"/>
      <w:r>
        <w:t xml:space="preserve"> channels are a synapomorphy of the Poaceae</w:t>
      </w:r>
    </w:p>
    <w:p w14:paraId="3D998CA8" w14:textId="1BD46180" w:rsidR="00E965B6" w:rsidRDefault="00E965B6" w:rsidP="002A5672">
      <w:pPr>
        <w:pStyle w:val="NoSpacing"/>
      </w:pPr>
      <w:r>
        <w:t>H2 Intra-</w:t>
      </w:r>
      <w:proofErr w:type="spellStart"/>
      <w:r>
        <w:t>exinous</w:t>
      </w:r>
      <w:proofErr w:type="spellEnd"/>
      <w:r>
        <w:t xml:space="preserve"> channels are a synapomorphy of the BOP + PACMAD clade</w:t>
      </w:r>
    </w:p>
    <w:p w14:paraId="370060C8" w14:textId="77777777" w:rsidR="002A5672" w:rsidRDefault="002A5672" w:rsidP="002A5672">
      <w:pPr>
        <w:pStyle w:val="NoSpacing"/>
      </w:pPr>
    </w:p>
    <w:p w14:paraId="6998743B" w14:textId="4C66BCEC" w:rsidR="002A5672" w:rsidRDefault="002A5672" w:rsidP="002A5672">
      <w:pPr>
        <w:pStyle w:val="NoSpacing"/>
      </w:pPr>
      <w:r>
        <w:t>H0 Intra-</w:t>
      </w:r>
      <w:proofErr w:type="spellStart"/>
      <w:r>
        <w:t>exinous</w:t>
      </w:r>
      <w:proofErr w:type="spellEnd"/>
      <w:r>
        <w:t xml:space="preserve"> channel presence and/or structure is not taxonomically significant at the subfamily level in the Poaceae</w:t>
      </w:r>
    </w:p>
    <w:p w14:paraId="6BE783DC" w14:textId="4006B064" w:rsidR="002A5672" w:rsidRDefault="002A5672" w:rsidP="002A5672">
      <w:pPr>
        <w:pStyle w:val="NoSpacing"/>
      </w:pPr>
      <w:commentRangeStart w:id="2"/>
      <w:r>
        <w:t xml:space="preserve">H1 </w:t>
      </w:r>
      <w:proofErr w:type="gramStart"/>
      <w:r>
        <w:t>The</w:t>
      </w:r>
      <w:proofErr w:type="gramEnd"/>
      <w:r>
        <w:t xml:space="preserve"> presence and/or structure of intra-</w:t>
      </w:r>
      <w:proofErr w:type="spellStart"/>
      <w:r>
        <w:t>exinous</w:t>
      </w:r>
      <w:proofErr w:type="spellEnd"/>
      <w:r>
        <w:t xml:space="preserve"> channels is taxonomically significant at the subfamily level in the Poaceae, c) Early-diverging lineages do something else</w:t>
      </w:r>
      <w:commentRangeEnd w:id="2"/>
      <w:r w:rsidR="00FE01BC">
        <w:rPr>
          <w:rStyle w:val="CommentReference"/>
          <w:rFonts w:ascii="Times New Roman" w:hAnsi="Times New Roman"/>
        </w:rPr>
        <w:commentReference w:id="2"/>
      </w:r>
    </w:p>
    <w:p w14:paraId="5BA9B981" w14:textId="193E6727" w:rsidR="002A5672" w:rsidRDefault="002A5672" w:rsidP="002A5672">
      <w:pPr>
        <w:pStyle w:val="NoSpacing"/>
      </w:pPr>
    </w:p>
    <w:p w14:paraId="0A07FC1E" w14:textId="4476E67D" w:rsidR="002A5672" w:rsidRDefault="002A5672" w:rsidP="002A5672">
      <w:pPr>
        <w:pStyle w:val="NoSpacing"/>
      </w:pPr>
      <w:commentRangeStart w:id="3"/>
      <w:r>
        <w:t>H0</w:t>
      </w:r>
      <w:r w:rsidR="00BE7001">
        <w:t xml:space="preserve"> Some or all early-diverging lineages in the graminid clade (</w:t>
      </w:r>
      <w:proofErr w:type="spellStart"/>
      <w:r w:rsidR="00BE7001">
        <w:t>Ecdeiocoleaceae</w:t>
      </w:r>
      <w:proofErr w:type="spellEnd"/>
      <w:r w:rsidR="00BE7001">
        <w:t xml:space="preserve">, </w:t>
      </w:r>
      <w:proofErr w:type="spellStart"/>
      <w:r w:rsidR="00BE7001">
        <w:t>Joinvilleaceae</w:t>
      </w:r>
      <w:proofErr w:type="spellEnd"/>
      <w:r w:rsidR="00BE7001">
        <w:t xml:space="preserve">, and </w:t>
      </w:r>
      <w:proofErr w:type="spellStart"/>
      <w:r w:rsidR="00BE7001" w:rsidRPr="002E0B5E">
        <w:t>Flagellariaceae</w:t>
      </w:r>
      <w:proofErr w:type="spellEnd"/>
      <w:r w:rsidR="00BE7001">
        <w:t xml:space="preserve">) </w:t>
      </w:r>
      <w:r w:rsidR="0036032B">
        <w:t>produce</w:t>
      </w:r>
      <w:r w:rsidR="00BE7001">
        <w:t xml:space="preserve"> pollen with intra-</w:t>
      </w:r>
      <w:proofErr w:type="spellStart"/>
      <w:r w:rsidR="00BE7001">
        <w:t>exinous</w:t>
      </w:r>
      <w:proofErr w:type="spellEnd"/>
      <w:r w:rsidR="00BE7001">
        <w:t xml:space="preserve"> channels</w:t>
      </w:r>
    </w:p>
    <w:p w14:paraId="08143816" w14:textId="0D578B5E" w:rsidR="002A5672" w:rsidRDefault="002A5672" w:rsidP="002A5672">
      <w:pPr>
        <w:pStyle w:val="NoSpacing"/>
      </w:pPr>
      <w:r>
        <w:t xml:space="preserve">H1 </w:t>
      </w:r>
      <w:r w:rsidR="0036032B">
        <w:t xml:space="preserve">None of the </w:t>
      </w:r>
      <w:r w:rsidR="00BE7001">
        <w:t>e</w:t>
      </w:r>
      <w:r>
        <w:t>arly-diverging lineages in the graminid clad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w:t>
      </w:r>
      <w:r w:rsidR="0036032B">
        <w:t>produce pollen with</w:t>
      </w:r>
      <w:r w:rsidR="00BE7001">
        <w:t xml:space="preserve"> intra-</w:t>
      </w:r>
      <w:proofErr w:type="spellStart"/>
      <w:r w:rsidR="00BE7001">
        <w:t>exinous</w:t>
      </w:r>
      <w:proofErr w:type="spellEnd"/>
      <w:r w:rsidR="00BE7001">
        <w:t xml:space="preserve"> channels</w:t>
      </w:r>
      <w:commentRangeEnd w:id="3"/>
      <w:r w:rsidR="00FE01BC">
        <w:rPr>
          <w:rStyle w:val="CommentReference"/>
          <w:rFonts w:ascii="Times New Roman" w:hAnsi="Times New Roman"/>
        </w:rPr>
        <w:commentReference w:id="3"/>
      </w:r>
    </w:p>
    <w:p w14:paraId="728A4254" w14:textId="3D1F7EA9" w:rsidR="00801395" w:rsidRDefault="00801395" w:rsidP="002A5672">
      <w:pPr>
        <w:pStyle w:val="NoSpacing"/>
      </w:pPr>
    </w:p>
    <w:p w14:paraId="18E7A17E" w14:textId="3007322D" w:rsidR="00D12E16" w:rsidRDefault="00D12E16">
      <w:pPr>
        <w:spacing w:after="160" w:line="259" w:lineRule="auto"/>
        <w:rPr>
          <w:u w:val="single"/>
        </w:rPr>
      </w:pPr>
      <w:r>
        <w:rPr>
          <w:u w:val="single"/>
        </w:rPr>
        <w:br w:type="page"/>
      </w:r>
    </w:p>
    <w:p w14:paraId="0E1307E2" w14:textId="2A7347BB" w:rsidR="00D12E16" w:rsidRPr="00D12E16" w:rsidRDefault="00D12E16" w:rsidP="00D12E16">
      <w:pPr>
        <w:widowControl w:val="0"/>
        <w:autoSpaceDE w:val="0"/>
        <w:autoSpaceDN w:val="0"/>
        <w:adjustRightInd w:val="0"/>
        <w:ind w:left="480" w:hanging="480"/>
        <w:rPr>
          <w:b/>
        </w:rPr>
      </w:pPr>
      <w:r w:rsidRPr="00D12E16">
        <w:rPr>
          <w:b/>
        </w:rPr>
        <w:lastRenderedPageBreak/>
        <w:t>References</w:t>
      </w:r>
    </w:p>
    <w:p w14:paraId="3BE96537" w14:textId="106EA0F6" w:rsidR="00030FEF" w:rsidRPr="00030FEF" w:rsidRDefault="00D12E16" w:rsidP="00030FEF">
      <w:pPr>
        <w:widowControl w:val="0"/>
        <w:autoSpaceDE w:val="0"/>
        <w:autoSpaceDN w:val="0"/>
        <w:adjustRightInd w:val="0"/>
        <w:ind w:left="480" w:hanging="480"/>
        <w:rPr>
          <w:rFonts w:cs="Times New Roman"/>
          <w:noProof/>
          <w:szCs w:val="24"/>
        </w:rPr>
      </w:pPr>
      <w:r w:rsidRPr="00393286">
        <w:rPr>
          <w:u w:val="single"/>
        </w:rPr>
        <w:fldChar w:fldCharType="begin" w:fldLock="1"/>
      </w:r>
      <w:r w:rsidRPr="00393286">
        <w:rPr>
          <w:u w:val="single"/>
        </w:rPr>
        <w:instrText xml:space="preserve">ADDIN Mendeley Bibliography CSL_BIBLIOGRAPHY </w:instrText>
      </w:r>
      <w:r w:rsidRPr="00393286">
        <w:rPr>
          <w:u w:val="single"/>
        </w:rPr>
        <w:fldChar w:fldCharType="separate"/>
      </w:r>
      <w:r w:rsidR="00030FEF" w:rsidRPr="00030FEF">
        <w:rPr>
          <w:rFonts w:cs="Times New Roman"/>
          <w:smallCaps/>
          <w:noProof/>
          <w:szCs w:val="24"/>
        </w:rPr>
        <w:t>Chaturvedi, M.</w:t>
      </w:r>
      <w:r w:rsidR="00030FEF" w:rsidRPr="00030FEF">
        <w:rPr>
          <w:rFonts w:cs="Times New Roman"/>
          <w:noProof/>
          <w:szCs w:val="24"/>
        </w:rPr>
        <w:t xml:space="preserve">, </w:t>
      </w:r>
      <w:r w:rsidR="00030FEF" w:rsidRPr="00030FEF">
        <w:rPr>
          <w:rFonts w:cs="Times New Roman"/>
          <w:smallCaps/>
          <w:noProof/>
          <w:szCs w:val="24"/>
        </w:rPr>
        <w:t>K. Datta</w:t>
      </w:r>
      <w:r w:rsidR="00030FEF" w:rsidRPr="00030FEF">
        <w:rPr>
          <w:rFonts w:cs="Times New Roman"/>
          <w:noProof/>
          <w:szCs w:val="24"/>
        </w:rPr>
        <w:t xml:space="preserve">, and </w:t>
      </w:r>
      <w:r w:rsidR="00030FEF" w:rsidRPr="00030FEF">
        <w:rPr>
          <w:rFonts w:cs="Times New Roman"/>
          <w:smallCaps/>
          <w:noProof/>
          <w:szCs w:val="24"/>
        </w:rPr>
        <w:t>P.K.K. Nair</w:t>
      </w:r>
      <w:r w:rsidR="00030FEF" w:rsidRPr="00030FEF">
        <w:rPr>
          <w:rFonts w:cs="Times New Roman"/>
          <w:noProof/>
          <w:szCs w:val="24"/>
        </w:rPr>
        <w:t xml:space="preserve">. 1998. Pollen morphology of </w:t>
      </w:r>
      <w:r w:rsidR="00030FEF" w:rsidRPr="00030FEF">
        <w:rPr>
          <w:rFonts w:cs="Times New Roman"/>
          <w:i/>
          <w:noProof/>
          <w:szCs w:val="24"/>
        </w:rPr>
        <w:t>Oryza</w:t>
      </w:r>
      <w:r w:rsidR="00030FEF" w:rsidRPr="00030FEF">
        <w:rPr>
          <w:rFonts w:cs="Times New Roman"/>
          <w:noProof/>
          <w:szCs w:val="24"/>
        </w:rPr>
        <w:t xml:space="preserve"> (Poaceae). </w:t>
      </w:r>
      <w:r w:rsidR="00030FEF" w:rsidRPr="00030FEF">
        <w:rPr>
          <w:rFonts w:cs="Times New Roman"/>
          <w:i/>
          <w:iCs/>
          <w:noProof/>
          <w:szCs w:val="24"/>
        </w:rPr>
        <w:t>Grana</w:t>
      </w:r>
      <w:r w:rsidR="00030FEF" w:rsidRPr="00030FEF">
        <w:rPr>
          <w:rFonts w:cs="Times New Roman"/>
          <w:noProof/>
          <w:szCs w:val="24"/>
        </w:rPr>
        <w:t xml:space="preserve"> 37: 79–86.</w:t>
      </w:r>
    </w:p>
    <w:p w14:paraId="03DCBEA2"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Christensen, J.E.</w:t>
      </w:r>
      <w:r w:rsidRPr="00030FEF">
        <w:rPr>
          <w:rFonts w:cs="Times New Roman"/>
          <w:noProof/>
          <w:szCs w:val="24"/>
        </w:rPr>
        <w:t xml:space="preserve">, </w:t>
      </w:r>
      <w:r w:rsidRPr="00030FEF">
        <w:rPr>
          <w:rFonts w:cs="Times New Roman"/>
          <w:smallCaps/>
          <w:noProof/>
          <w:szCs w:val="24"/>
        </w:rPr>
        <w:t>Harry T. Horner Jr.</w:t>
      </w:r>
      <w:r w:rsidRPr="00030FEF">
        <w:rPr>
          <w:rFonts w:cs="Times New Roman"/>
          <w:noProof/>
          <w:szCs w:val="24"/>
        </w:rPr>
        <w:t xml:space="preserve">, and </w:t>
      </w:r>
      <w:r w:rsidRPr="00030FEF">
        <w:rPr>
          <w:rFonts w:cs="Times New Roman"/>
          <w:smallCaps/>
          <w:noProof/>
          <w:szCs w:val="24"/>
        </w:rPr>
        <w:t>N.R. Lersten</w:t>
      </w:r>
      <w:r w:rsidRPr="00030FEF">
        <w:rPr>
          <w:rFonts w:cs="Times New Roman"/>
          <w:noProof/>
          <w:szCs w:val="24"/>
        </w:rPr>
        <w:t xml:space="preserve">. 1972. Pollen wall and tapetal orbicular wall development in </w:t>
      </w:r>
      <w:r w:rsidRPr="00030FEF">
        <w:rPr>
          <w:rFonts w:cs="Times New Roman"/>
          <w:i/>
          <w:noProof/>
          <w:szCs w:val="24"/>
        </w:rPr>
        <w:t>Sorghum bicolor</w:t>
      </w:r>
      <w:r w:rsidRPr="00030FEF">
        <w:rPr>
          <w:rFonts w:cs="Times New Roman"/>
          <w:noProof/>
          <w:szCs w:val="24"/>
        </w:rPr>
        <w:t xml:space="preserve">. </w:t>
      </w:r>
      <w:r w:rsidRPr="00030FEF">
        <w:rPr>
          <w:rFonts w:cs="Times New Roman"/>
          <w:i/>
          <w:iCs/>
          <w:noProof/>
          <w:szCs w:val="24"/>
        </w:rPr>
        <w:t>American Journal of Botany</w:t>
      </w:r>
      <w:r w:rsidRPr="00030FEF">
        <w:rPr>
          <w:rFonts w:cs="Times New Roman"/>
          <w:noProof/>
          <w:szCs w:val="24"/>
        </w:rPr>
        <w:t xml:space="preserve"> 59: 43–58.</w:t>
      </w:r>
    </w:p>
    <w:p w14:paraId="468A038D"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Christensen, J.E.</w:t>
      </w:r>
      <w:r w:rsidRPr="00030FEF">
        <w:rPr>
          <w:rFonts w:cs="Times New Roman"/>
          <w:noProof/>
          <w:szCs w:val="24"/>
        </w:rPr>
        <w:t xml:space="preserve">, and </w:t>
      </w:r>
      <w:r w:rsidRPr="00030FEF">
        <w:rPr>
          <w:rFonts w:cs="Times New Roman"/>
          <w:smallCaps/>
          <w:noProof/>
          <w:szCs w:val="24"/>
        </w:rPr>
        <w:t>H.T. Horner</w:t>
      </w:r>
      <w:r w:rsidRPr="00030FEF">
        <w:rPr>
          <w:rFonts w:cs="Times New Roman"/>
          <w:noProof/>
          <w:szCs w:val="24"/>
        </w:rPr>
        <w:t xml:space="preserve">. 1974. Pollen pore development and its spatial orientation during microsporogenesis in the grass </w:t>
      </w:r>
      <w:r w:rsidRPr="00030FEF">
        <w:rPr>
          <w:rFonts w:cs="Times New Roman"/>
          <w:i/>
          <w:noProof/>
          <w:szCs w:val="24"/>
        </w:rPr>
        <w:t>Sorghum bicolor</w:t>
      </w:r>
      <w:r w:rsidRPr="00030FEF">
        <w:rPr>
          <w:rFonts w:cs="Times New Roman"/>
          <w:noProof/>
          <w:szCs w:val="24"/>
        </w:rPr>
        <w:t xml:space="preserve">. </w:t>
      </w:r>
      <w:r w:rsidRPr="00030FEF">
        <w:rPr>
          <w:rFonts w:cs="Times New Roman"/>
          <w:i/>
          <w:iCs/>
          <w:noProof/>
          <w:szCs w:val="24"/>
        </w:rPr>
        <w:t>American Journal of Botany</w:t>
      </w:r>
      <w:r w:rsidRPr="00030FEF">
        <w:rPr>
          <w:rFonts w:cs="Times New Roman"/>
          <w:noProof/>
          <w:szCs w:val="24"/>
        </w:rPr>
        <w:t xml:space="preserve"> 61: 604–623.</w:t>
      </w:r>
    </w:p>
    <w:p w14:paraId="37B702A1"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Dórea, M.C.</w:t>
      </w:r>
      <w:r w:rsidRPr="00030FEF">
        <w:rPr>
          <w:rFonts w:cs="Times New Roman"/>
          <w:noProof/>
          <w:szCs w:val="24"/>
        </w:rPr>
        <w:t xml:space="preserve">, </w:t>
      </w:r>
      <w:r w:rsidRPr="00030FEF">
        <w:rPr>
          <w:rFonts w:cs="Times New Roman"/>
          <w:smallCaps/>
          <w:noProof/>
          <w:szCs w:val="24"/>
        </w:rPr>
        <w:t>D.W.J. Santos</w:t>
      </w:r>
      <w:r w:rsidRPr="00030FEF">
        <w:rPr>
          <w:rFonts w:cs="Times New Roman"/>
          <w:noProof/>
          <w:szCs w:val="24"/>
        </w:rPr>
        <w:t xml:space="preserve">, </w:t>
      </w:r>
      <w:r w:rsidRPr="00030FEF">
        <w:rPr>
          <w:rFonts w:cs="Times New Roman"/>
          <w:smallCaps/>
          <w:noProof/>
          <w:szCs w:val="24"/>
        </w:rPr>
        <w:t>R.P. Oliveira</w:t>
      </w:r>
      <w:r w:rsidRPr="00030FEF">
        <w:rPr>
          <w:rFonts w:cs="Times New Roman"/>
          <w:noProof/>
          <w:szCs w:val="24"/>
        </w:rPr>
        <w:t xml:space="preserve">, </w:t>
      </w:r>
      <w:r w:rsidRPr="00030FEF">
        <w:rPr>
          <w:rFonts w:cs="Times New Roman"/>
          <w:smallCaps/>
          <w:noProof/>
          <w:szCs w:val="24"/>
        </w:rPr>
        <w:t>L.S. Funch</w:t>
      </w:r>
      <w:r w:rsidRPr="00030FEF">
        <w:rPr>
          <w:rFonts w:cs="Times New Roman"/>
          <w:noProof/>
          <w:szCs w:val="24"/>
        </w:rPr>
        <w:t xml:space="preserve">, and </w:t>
      </w:r>
      <w:r w:rsidRPr="00030FEF">
        <w:rPr>
          <w:rFonts w:cs="Times New Roman"/>
          <w:smallCaps/>
          <w:noProof/>
          <w:szCs w:val="24"/>
        </w:rPr>
        <w:t>F.A.R. Santos</w:t>
      </w:r>
      <w:r w:rsidRPr="00030FEF">
        <w:rPr>
          <w:rFonts w:cs="Times New Roman"/>
          <w:noProof/>
          <w:szCs w:val="24"/>
        </w:rPr>
        <w:t xml:space="preserve">. 2018. Reproductive traits related to anemophily and insect visitors in two species of Poaceae from the Brazilian Atlantic rainforest. </w:t>
      </w:r>
      <w:r w:rsidRPr="00030FEF">
        <w:rPr>
          <w:rFonts w:cs="Times New Roman"/>
          <w:i/>
          <w:iCs/>
          <w:noProof/>
          <w:szCs w:val="24"/>
        </w:rPr>
        <w:t>Brazilian Journal of Botany</w:t>
      </w:r>
      <w:r w:rsidRPr="00030FEF">
        <w:rPr>
          <w:rFonts w:cs="Times New Roman"/>
          <w:noProof/>
          <w:szCs w:val="24"/>
        </w:rPr>
        <w:t xml:space="preserve"> 41: 425–434. Available at: https://doi.org/10.1007/s40415-018-0454-z.</w:t>
      </w:r>
    </w:p>
    <w:p w14:paraId="02EC9C21"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Dórea, M.D.C.</w:t>
      </w:r>
      <w:r w:rsidRPr="00030FEF">
        <w:rPr>
          <w:rFonts w:cs="Times New Roman"/>
          <w:noProof/>
          <w:szCs w:val="24"/>
        </w:rPr>
        <w:t xml:space="preserve">, </w:t>
      </w:r>
      <w:r w:rsidRPr="00030FEF">
        <w:rPr>
          <w:rFonts w:cs="Times New Roman"/>
          <w:smallCaps/>
          <w:noProof/>
          <w:szCs w:val="24"/>
        </w:rPr>
        <w:t>H. de Oliveira, Reyjane Patricia Banks</w:t>
      </w:r>
      <w:r w:rsidRPr="00030FEF">
        <w:rPr>
          <w:rFonts w:cs="Times New Roman"/>
          <w:noProof/>
          <w:szCs w:val="24"/>
        </w:rPr>
        <w:t xml:space="preserve">, and </w:t>
      </w:r>
      <w:r w:rsidRPr="00030FEF">
        <w:rPr>
          <w:rFonts w:cs="Times New Roman"/>
          <w:smallCaps/>
          <w:noProof/>
          <w:szCs w:val="24"/>
        </w:rPr>
        <w:t>F. de A.R. Dos Santos</w:t>
      </w:r>
      <w:r w:rsidRPr="00030FEF">
        <w:rPr>
          <w:rFonts w:cs="Times New Roman"/>
          <w:noProof/>
          <w:szCs w:val="24"/>
        </w:rPr>
        <w:t xml:space="preserve">. 2017. Sculptural elements on the ectexine surface of Poaceae pollen from Neotropical forests : patterns and implications for taxonomic and evolutionary studies in this family. </w:t>
      </w:r>
      <w:r w:rsidRPr="00030FEF">
        <w:rPr>
          <w:rFonts w:cs="Times New Roman"/>
          <w:i/>
          <w:iCs/>
          <w:noProof/>
          <w:szCs w:val="24"/>
        </w:rPr>
        <w:t>Botanical Journal of the Linnean Society</w:t>
      </w:r>
      <w:r w:rsidRPr="00030FEF">
        <w:rPr>
          <w:rFonts w:cs="Times New Roman"/>
          <w:noProof/>
          <w:szCs w:val="24"/>
        </w:rPr>
        <w:t xml:space="preserve"> 185: 1–30.</w:t>
      </w:r>
    </w:p>
    <w:p w14:paraId="4A2E55F6"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Halbritter, H.</w:t>
      </w:r>
      <w:r w:rsidRPr="00030FEF">
        <w:rPr>
          <w:rFonts w:cs="Times New Roman"/>
          <w:noProof/>
          <w:szCs w:val="24"/>
        </w:rPr>
        <w:t xml:space="preserve">, </w:t>
      </w:r>
      <w:r w:rsidRPr="00030FEF">
        <w:rPr>
          <w:rFonts w:cs="Times New Roman"/>
          <w:smallCaps/>
          <w:noProof/>
          <w:szCs w:val="24"/>
        </w:rPr>
        <w:t>M. Weber</w:t>
      </w:r>
      <w:r w:rsidRPr="00030FEF">
        <w:rPr>
          <w:rFonts w:cs="Times New Roman"/>
          <w:noProof/>
          <w:szCs w:val="24"/>
        </w:rPr>
        <w:t xml:space="preserve">, and </w:t>
      </w:r>
      <w:r w:rsidRPr="00030FEF">
        <w:rPr>
          <w:rFonts w:cs="Times New Roman"/>
          <w:smallCaps/>
          <w:noProof/>
          <w:szCs w:val="24"/>
        </w:rPr>
        <w:t>M. Hesse</w:t>
      </w:r>
      <w:r w:rsidRPr="00030FEF">
        <w:rPr>
          <w:rFonts w:cs="Times New Roman"/>
          <w:noProof/>
          <w:szCs w:val="24"/>
        </w:rPr>
        <w:t xml:space="preserve">. 2010. Unique aperture stratification in </w:t>
      </w:r>
      <w:r w:rsidRPr="00030FEF">
        <w:rPr>
          <w:rFonts w:cs="Times New Roman"/>
          <w:i/>
          <w:noProof/>
          <w:szCs w:val="24"/>
        </w:rPr>
        <w:t>Carex</w:t>
      </w:r>
      <w:r w:rsidRPr="00030FEF">
        <w:rPr>
          <w:rFonts w:cs="Times New Roman"/>
          <w:noProof/>
          <w:szCs w:val="24"/>
        </w:rPr>
        <w:t xml:space="preserve"> (Cyperaceae) pollen. </w:t>
      </w:r>
      <w:r w:rsidRPr="00030FEF">
        <w:rPr>
          <w:rFonts w:cs="Times New Roman"/>
          <w:i/>
          <w:iCs/>
          <w:noProof/>
          <w:szCs w:val="24"/>
        </w:rPr>
        <w:t>Grana</w:t>
      </w:r>
      <w:r w:rsidRPr="00030FEF">
        <w:rPr>
          <w:rFonts w:cs="Times New Roman"/>
          <w:noProof/>
          <w:szCs w:val="24"/>
        </w:rPr>
        <w:t xml:space="preserve"> 49: 1–11.</w:t>
      </w:r>
    </w:p>
    <w:p w14:paraId="6EA48C24"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Linder, H.P.</w:t>
      </w:r>
      <w:r w:rsidRPr="00030FEF">
        <w:rPr>
          <w:rFonts w:cs="Times New Roman"/>
          <w:noProof/>
          <w:szCs w:val="24"/>
        </w:rPr>
        <w:t xml:space="preserve">, and </w:t>
      </w:r>
      <w:r w:rsidRPr="00030FEF">
        <w:rPr>
          <w:rFonts w:cs="Times New Roman"/>
          <w:smallCaps/>
          <w:noProof/>
          <w:szCs w:val="24"/>
        </w:rPr>
        <w:t>I.K. Ferguson</w:t>
      </w:r>
      <w:r w:rsidRPr="00030FEF">
        <w:rPr>
          <w:rFonts w:cs="Times New Roman"/>
          <w:noProof/>
          <w:szCs w:val="24"/>
        </w:rPr>
        <w:t xml:space="preserve">. 1985. On the pollen morphology and phylogeny of the restionales and poales. </w:t>
      </w:r>
      <w:r w:rsidRPr="00030FEF">
        <w:rPr>
          <w:rFonts w:cs="Times New Roman"/>
          <w:i/>
          <w:iCs/>
          <w:noProof/>
          <w:szCs w:val="24"/>
        </w:rPr>
        <w:t>Grana</w:t>
      </w:r>
      <w:r w:rsidRPr="00030FEF">
        <w:rPr>
          <w:rFonts w:cs="Times New Roman"/>
          <w:noProof/>
          <w:szCs w:val="24"/>
        </w:rPr>
        <w:t xml:space="preserve"> 24: 65–76.</w:t>
      </w:r>
    </w:p>
    <w:p w14:paraId="39A146C0"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Liu, Q.</w:t>
      </w:r>
      <w:r w:rsidRPr="00030FEF">
        <w:rPr>
          <w:rFonts w:cs="Times New Roman"/>
          <w:noProof/>
          <w:szCs w:val="24"/>
        </w:rPr>
        <w:t xml:space="preserve">, </w:t>
      </w:r>
      <w:r w:rsidRPr="00030FEF">
        <w:rPr>
          <w:rFonts w:cs="Times New Roman"/>
          <w:smallCaps/>
          <w:noProof/>
          <w:szCs w:val="24"/>
        </w:rPr>
        <w:t>N.X. Zhao</w:t>
      </w:r>
      <w:r w:rsidRPr="00030FEF">
        <w:rPr>
          <w:rFonts w:cs="Times New Roman"/>
          <w:noProof/>
          <w:szCs w:val="24"/>
        </w:rPr>
        <w:t xml:space="preserve">, and </w:t>
      </w:r>
      <w:r w:rsidRPr="00030FEF">
        <w:rPr>
          <w:rFonts w:cs="Times New Roman"/>
          <w:smallCaps/>
          <w:noProof/>
          <w:szCs w:val="24"/>
        </w:rPr>
        <w:t>G. Hao</w:t>
      </w:r>
      <w:r w:rsidRPr="00030FEF">
        <w:rPr>
          <w:rFonts w:cs="Times New Roman"/>
          <w:noProof/>
          <w:szCs w:val="24"/>
        </w:rPr>
        <w:t xml:space="preserve">. 2004. Pollen morphology of the Chloridoideae (Gramineae). </w:t>
      </w:r>
      <w:r w:rsidRPr="00030FEF">
        <w:rPr>
          <w:rFonts w:cs="Times New Roman"/>
          <w:i/>
          <w:iCs/>
          <w:noProof/>
          <w:szCs w:val="24"/>
        </w:rPr>
        <w:t>Grana</w:t>
      </w:r>
      <w:r w:rsidRPr="00030FEF">
        <w:rPr>
          <w:rFonts w:cs="Times New Roman"/>
          <w:noProof/>
          <w:szCs w:val="24"/>
        </w:rPr>
        <w:t xml:space="preserve"> 43: 238–248.</w:t>
      </w:r>
    </w:p>
    <w:p w14:paraId="7B240F62" w14:textId="77777777" w:rsidR="00030FEF" w:rsidRPr="00030FEF" w:rsidRDefault="00030FEF" w:rsidP="00030FEF">
      <w:pPr>
        <w:widowControl w:val="0"/>
        <w:autoSpaceDE w:val="0"/>
        <w:autoSpaceDN w:val="0"/>
        <w:adjustRightInd w:val="0"/>
        <w:ind w:left="480" w:hanging="480"/>
        <w:rPr>
          <w:rFonts w:cs="Times New Roman"/>
          <w:noProof/>
          <w:szCs w:val="24"/>
        </w:rPr>
      </w:pPr>
      <w:r w:rsidRPr="00030FEF">
        <w:rPr>
          <w:rFonts w:cs="Times New Roman"/>
          <w:smallCaps/>
          <w:noProof/>
          <w:szCs w:val="24"/>
        </w:rPr>
        <w:t>Punt, W.</w:t>
      </w:r>
      <w:r w:rsidRPr="00030FEF">
        <w:rPr>
          <w:rFonts w:cs="Times New Roman"/>
          <w:noProof/>
          <w:szCs w:val="24"/>
        </w:rPr>
        <w:t xml:space="preserve">, </w:t>
      </w:r>
      <w:r w:rsidRPr="00030FEF">
        <w:rPr>
          <w:rFonts w:cs="Times New Roman"/>
          <w:smallCaps/>
          <w:noProof/>
          <w:szCs w:val="24"/>
        </w:rPr>
        <w:t>P.P. Hoen</w:t>
      </w:r>
      <w:r w:rsidRPr="00030FEF">
        <w:rPr>
          <w:rFonts w:cs="Times New Roman"/>
          <w:noProof/>
          <w:szCs w:val="24"/>
        </w:rPr>
        <w:t xml:space="preserve">, </w:t>
      </w:r>
      <w:r w:rsidRPr="00030FEF">
        <w:rPr>
          <w:rFonts w:cs="Times New Roman"/>
          <w:smallCaps/>
          <w:noProof/>
          <w:szCs w:val="24"/>
        </w:rPr>
        <w:t>S. Blackmore</w:t>
      </w:r>
      <w:r w:rsidRPr="00030FEF">
        <w:rPr>
          <w:rFonts w:cs="Times New Roman"/>
          <w:noProof/>
          <w:szCs w:val="24"/>
        </w:rPr>
        <w:t xml:space="preserve">, </w:t>
      </w:r>
      <w:r w:rsidRPr="00030FEF">
        <w:rPr>
          <w:rFonts w:cs="Times New Roman"/>
          <w:smallCaps/>
          <w:noProof/>
          <w:szCs w:val="24"/>
        </w:rPr>
        <w:t>S. Nilsson</w:t>
      </w:r>
      <w:r w:rsidRPr="00030FEF">
        <w:rPr>
          <w:rFonts w:cs="Times New Roman"/>
          <w:noProof/>
          <w:szCs w:val="24"/>
        </w:rPr>
        <w:t xml:space="preserve">, and </w:t>
      </w:r>
      <w:r w:rsidRPr="00030FEF">
        <w:rPr>
          <w:rFonts w:cs="Times New Roman"/>
          <w:smallCaps/>
          <w:noProof/>
          <w:szCs w:val="24"/>
        </w:rPr>
        <w:t>A. Le Thomas</w:t>
      </w:r>
      <w:r w:rsidRPr="00030FEF">
        <w:rPr>
          <w:rFonts w:cs="Times New Roman"/>
          <w:noProof/>
          <w:szCs w:val="24"/>
        </w:rPr>
        <w:t xml:space="preserve">. 2007. Glossary of pollen and spore terminology. </w:t>
      </w:r>
      <w:r w:rsidRPr="00030FEF">
        <w:rPr>
          <w:rFonts w:cs="Times New Roman"/>
          <w:i/>
          <w:iCs/>
          <w:noProof/>
          <w:szCs w:val="24"/>
        </w:rPr>
        <w:t>Review of Palaeobotany and Palynology</w:t>
      </w:r>
      <w:r w:rsidRPr="00030FEF">
        <w:rPr>
          <w:rFonts w:cs="Times New Roman"/>
          <w:noProof/>
          <w:szCs w:val="24"/>
        </w:rPr>
        <w:t xml:space="preserve"> 143: 1–81.</w:t>
      </w:r>
    </w:p>
    <w:p w14:paraId="316F286D" w14:textId="77777777" w:rsidR="00030FEF" w:rsidRPr="00030FEF" w:rsidRDefault="00030FEF" w:rsidP="00030FEF">
      <w:pPr>
        <w:widowControl w:val="0"/>
        <w:autoSpaceDE w:val="0"/>
        <w:autoSpaceDN w:val="0"/>
        <w:adjustRightInd w:val="0"/>
        <w:ind w:left="480" w:hanging="480"/>
        <w:rPr>
          <w:rFonts w:cs="Times New Roman"/>
          <w:noProof/>
        </w:rPr>
      </w:pPr>
      <w:r w:rsidRPr="00030FEF">
        <w:rPr>
          <w:rFonts w:cs="Times New Roman"/>
          <w:smallCaps/>
          <w:noProof/>
          <w:szCs w:val="24"/>
        </w:rPr>
        <w:t>Zavada, M.S.</w:t>
      </w:r>
      <w:r w:rsidRPr="00030FEF">
        <w:rPr>
          <w:rFonts w:cs="Times New Roman"/>
          <w:noProof/>
          <w:szCs w:val="24"/>
        </w:rPr>
        <w:t xml:space="preserve"> 1983. Comparative morphology of monocot pollen and evolutionary trends of apertures and wall structures. </w:t>
      </w:r>
      <w:r w:rsidRPr="00030FEF">
        <w:rPr>
          <w:rFonts w:cs="Times New Roman"/>
          <w:i/>
          <w:iCs/>
          <w:noProof/>
          <w:szCs w:val="24"/>
        </w:rPr>
        <w:t>The Botanical Review</w:t>
      </w:r>
      <w:r w:rsidRPr="00030FEF">
        <w:rPr>
          <w:rFonts w:cs="Times New Roman"/>
          <w:noProof/>
          <w:szCs w:val="24"/>
        </w:rPr>
        <w:t xml:space="preserve"> 49: 331–379.</w:t>
      </w:r>
    </w:p>
    <w:p w14:paraId="38832BF8" w14:textId="61B326F6" w:rsidR="00587B4D" w:rsidRPr="00587B4D" w:rsidRDefault="00D12E16">
      <w:pPr>
        <w:rPr>
          <w:u w:val="single"/>
        </w:rPr>
      </w:pPr>
      <w:r w:rsidRPr="00393286">
        <w:rPr>
          <w:u w:val="single"/>
        </w:rPr>
        <w:fldChar w:fldCharType="end"/>
      </w:r>
    </w:p>
    <w:sectPr w:rsidR="00587B4D" w:rsidRPr="00587B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lark, Lynn G [EEOBS]" w:date="2018-07-10T14:48:00Z" w:initials="CLG[">
    <w:p w14:paraId="7C9B20F3" w14:textId="46264040" w:rsidR="00FE01BC" w:rsidRDefault="00FE01BC">
      <w:pPr>
        <w:pStyle w:val="CommentText"/>
      </w:pPr>
      <w:r>
        <w:rPr>
          <w:rStyle w:val="CommentReference"/>
        </w:rPr>
        <w:annotationRef/>
      </w:r>
      <w:r>
        <w:t xml:space="preserve">Also cite </w:t>
      </w:r>
      <w:proofErr w:type="spellStart"/>
      <w:r>
        <w:t>Dorea</w:t>
      </w:r>
      <w:proofErr w:type="spellEnd"/>
      <w:r>
        <w:t xml:space="preserve"> et al. 2017 and 2018?</w:t>
      </w:r>
    </w:p>
  </w:comment>
  <w:comment w:id="2" w:author="Clark, Lynn G [EEOBS]" w:date="2018-07-10T14:42:00Z" w:initials="CLG[">
    <w:p w14:paraId="4CF0C7E5" w14:textId="01D419DA" w:rsidR="00FE01BC" w:rsidRDefault="00FE01BC">
      <w:pPr>
        <w:pStyle w:val="CommentText"/>
      </w:pPr>
      <w:r>
        <w:rPr>
          <w:rStyle w:val="CommentReference"/>
        </w:rPr>
        <w:annotationRef/>
      </w:r>
      <w:r>
        <w:t xml:space="preserve">But this could also be a forest grass vs. open habitat grass difference, so this should be included here as well. Or perhaps be treated as a distinct set of hypotheses, since this is based on ecology and not phylogeny. After all, </w:t>
      </w:r>
      <w:proofErr w:type="spellStart"/>
      <w:r>
        <w:t>exine</w:t>
      </w:r>
      <w:proofErr w:type="spellEnd"/>
      <w:r>
        <w:t xml:space="preserve"> ornamentation seems to differ between forest and non-forest grasses, so it would be logical to test whether the channels do too.</w:t>
      </w:r>
    </w:p>
    <w:p w14:paraId="7CA771C1" w14:textId="77777777" w:rsidR="00BF59B3" w:rsidRDefault="00BF59B3">
      <w:pPr>
        <w:pStyle w:val="CommentText"/>
      </w:pPr>
    </w:p>
    <w:p w14:paraId="3EC3E6A9" w14:textId="3AF03A38" w:rsidR="00BF59B3" w:rsidRDefault="00BF59B3">
      <w:pPr>
        <w:pStyle w:val="CommentText"/>
      </w:pPr>
      <w:r>
        <w:t>Also, for c), perhaps it should be phrased as “Intra-</w:t>
      </w:r>
      <w:proofErr w:type="spellStart"/>
      <w:r>
        <w:t>exinous</w:t>
      </w:r>
      <w:proofErr w:type="spellEnd"/>
      <w:r>
        <w:t xml:space="preserve"> channels are a synapomorphy of the BOP + PACMAD clade”, although this could be a corollary of the first set of hypotheses.</w:t>
      </w:r>
    </w:p>
  </w:comment>
  <w:comment w:id="3" w:author="Clark, Lynn G [EEOBS]" w:date="2018-07-10T14:44:00Z" w:initials="CLG[">
    <w:p w14:paraId="61F32C10" w14:textId="0B4F71F9" w:rsidR="00FE01BC" w:rsidRDefault="00FE01BC">
      <w:pPr>
        <w:pStyle w:val="CommentText"/>
      </w:pPr>
      <w:r>
        <w:rPr>
          <w:rStyle w:val="CommentReference"/>
        </w:rPr>
        <w:annotationRef/>
      </w:r>
      <w:r>
        <w:t>But this set of hypotheses is implicit in testing for whether the channels are a synapomorphy of the Poaceae. I wonder if it would be better to replace this set of hypotheses with the one I suggested above for open vs. forest habita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9B20F3" w15:done="0"/>
  <w15:commentEx w15:paraId="3EC3E6A9" w15:done="0"/>
  <w15:commentEx w15:paraId="61F32C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9B20F3" w16cid:durableId="1EF3038D"/>
  <w16cid:commentId w16cid:paraId="3EC3E6A9" w16cid:durableId="1EF3038E"/>
  <w16cid:commentId w16cid:paraId="61F32C10" w16cid:durableId="1EF3038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lark, Lynn G [EEOBS]">
    <w15:presenceInfo w15:providerId="AD" w15:userId="S-1-5-21-1659004503-1450960922-1606980848-684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675A"/>
    <w:rsid w:val="0002002C"/>
    <w:rsid w:val="00030FEF"/>
    <w:rsid w:val="00042E02"/>
    <w:rsid w:val="00064340"/>
    <w:rsid w:val="00073D5A"/>
    <w:rsid w:val="000B1721"/>
    <w:rsid w:val="000C3427"/>
    <w:rsid w:val="001267C3"/>
    <w:rsid w:val="001604C6"/>
    <w:rsid w:val="001833B8"/>
    <w:rsid w:val="00256E0D"/>
    <w:rsid w:val="002A5672"/>
    <w:rsid w:val="002B411C"/>
    <w:rsid w:val="002D37D6"/>
    <w:rsid w:val="002D678C"/>
    <w:rsid w:val="002E0B5E"/>
    <w:rsid w:val="00342A15"/>
    <w:rsid w:val="0036032B"/>
    <w:rsid w:val="00393286"/>
    <w:rsid w:val="003E7761"/>
    <w:rsid w:val="004026C3"/>
    <w:rsid w:val="00457A65"/>
    <w:rsid w:val="004F2C70"/>
    <w:rsid w:val="005015F5"/>
    <w:rsid w:val="00587B4D"/>
    <w:rsid w:val="0066578C"/>
    <w:rsid w:val="006B3B6D"/>
    <w:rsid w:val="007B5DAC"/>
    <w:rsid w:val="007F37F2"/>
    <w:rsid w:val="00801395"/>
    <w:rsid w:val="0090158B"/>
    <w:rsid w:val="00951404"/>
    <w:rsid w:val="009867B5"/>
    <w:rsid w:val="00A001EF"/>
    <w:rsid w:val="00A45092"/>
    <w:rsid w:val="00A801F2"/>
    <w:rsid w:val="00A91BA5"/>
    <w:rsid w:val="00AA04F4"/>
    <w:rsid w:val="00AC7F83"/>
    <w:rsid w:val="00AF5CC9"/>
    <w:rsid w:val="00B37F1E"/>
    <w:rsid w:val="00B40B29"/>
    <w:rsid w:val="00B50E2F"/>
    <w:rsid w:val="00BE7001"/>
    <w:rsid w:val="00BF59B3"/>
    <w:rsid w:val="00C4407A"/>
    <w:rsid w:val="00CA7939"/>
    <w:rsid w:val="00CB054A"/>
    <w:rsid w:val="00D12E16"/>
    <w:rsid w:val="00D2539B"/>
    <w:rsid w:val="00D612A4"/>
    <w:rsid w:val="00D9034D"/>
    <w:rsid w:val="00DE3598"/>
    <w:rsid w:val="00DF08AF"/>
    <w:rsid w:val="00E20294"/>
    <w:rsid w:val="00E54295"/>
    <w:rsid w:val="00E80868"/>
    <w:rsid w:val="00E96583"/>
    <w:rsid w:val="00E965B6"/>
    <w:rsid w:val="00EE2538"/>
    <w:rsid w:val="00EF6B83"/>
    <w:rsid w:val="00F214CC"/>
    <w:rsid w:val="00F92394"/>
    <w:rsid w:val="00FA675A"/>
    <w:rsid w:val="00FD7C60"/>
    <w:rsid w:val="00FE01BC"/>
    <w:rsid w:val="00FF37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92E5B"/>
  <w15:chartTrackingRefBased/>
  <w15:docId w15:val="{CB200942-7D77-43F3-B867-08D71D94E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7B4D"/>
    <w:pPr>
      <w:spacing w:after="0" w:line="240" w:lineRule="auto"/>
    </w:pPr>
  </w:style>
  <w:style w:type="character" w:styleId="CommentReference">
    <w:name w:val="annotation reference"/>
    <w:basedOn w:val="DefaultParagraphFont"/>
    <w:uiPriority w:val="99"/>
    <w:semiHidden/>
    <w:unhideWhenUsed/>
    <w:rsid w:val="00B37F1E"/>
    <w:rPr>
      <w:sz w:val="16"/>
      <w:szCs w:val="16"/>
    </w:rPr>
  </w:style>
  <w:style w:type="paragraph" w:styleId="CommentText">
    <w:name w:val="annotation text"/>
    <w:basedOn w:val="Normal"/>
    <w:link w:val="CommentTextChar"/>
    <w:uiPriority w:val="99"/>
    <w:semiHidden/>
    <w:unhideWhenUsed/>
    <w:rsid w:val="00B37F1E"/>
    <w:rPr>
      <w:sz w:val="20"/>
      <w:szCs w:val="20"/>
    </w:rPr>
  </w:style>
  <w:style w:type="character" w:customStyle="1" w:styleId="CommentTextChar">
    <w:name w:val="Comment Text Char"/>
    <w:basedOn w:val="DefaultParagraphFont"/>
    <w:link w:val="CommentText"/>
    <w:uiPriority w:val="99"/>
    <w:semiHidden/>
    <w:rsid w:val="00B37F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7F1E"/>
    <w:rPr>
      <w:b/>
      <w:bCs/>
    </w:rPr>
  </w:style>
  <w:style w:type="character" w:customStyle="1" w:styleId="CommentSubjectChar">
    <w:name w:val="Comment Subject Char"/>
    <w:basedOn w:val="CommentTextChar"/>
    <w:link w:val="CommentSubject"/>
    <w:uiPriority w:val="99"/>
    <w:semiHidden/>
    <w:rsid w:val="00B37F1E"/>
    <w:rPr>
      <w:rFonts w:ascii="Times New Roman" w:hAnsi="Times New Roman"/>
      <w:b/>
      <w:bCs/>
      <w:sz w:val="20"/>
      <w:szCs w:val="20"/>
    </w:rPr>
  </w:style>
  <w:style w:type="paragraph" w:styleId="BalloonText">
    <w:name w:val="Balloon Text"/>
    <w:basedOn w:val="Normal"/>
    <w:link w:val="BalloonTextChar"/>
    <w:uiPriority w:val="99"/>
    <w:semiHidden/>
    <w:unhideWhenUsed/>
    <w:rsid w:val="00B37F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1E"/>
    <w:rPr>
      <w:rFonts w:ascii="Segoe UI" w:hAnsi="Segoe UI" w:cs="Segoe UI"/>
      <w:sz w:val="18"/>
      <w:szCs w:val="18"/>
    </w:rPr>
  </w:style>
  <w:style w:type="paragraph" w:styleId="Caption">
    <w:name w:val="caption"/>
    <w:basedOn w:val="Normal"/>
    <w:next w:val="Normal"/>
    <w:uiPriority w:val="35"/>
    <w:unhideWhenUsed/>
    <w:qFormat/>
    <w:rsid w:val="00CA79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15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CB2A7E-AE44-4954-A277-CFAC483E2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1</TotalTime>
  <Pages>3</Pages>
  <Words>4309</Words>
  <Characters>2456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5</cp:revision>
  <dcterms:created xsi:type="dcterms:W3CDTF">2018-07-17T13:13:00Z</dcterms:created>
  <dcterms:modified xsi:type="dcterms:W3CDTF">2018-07-19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geological-society-of-america-bulletin</vt:lpwstr>
  </property>
  <property fmtid="{D5CDD505-2E9C-101B-9397-08002B2CF9AE}" pid="9" name="Mendeley Recent Style Name 3_1">
    <vt:lpwstr>Geological Society of America Bulletin</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american-journal-of-botany</vt:lpwstr>
  </property>
</Properties>
</file>